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56125" w:rsidRDefault="00156125" w:rsidP="00156125"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>เป็นสารประกอบคล้ายไขมันชนิดหนึ่งที่ร่างกายต้องการเพื่อการทำงานที่เหมาะสม อย่างไรก็ตาม การมีระดับ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>สูงเกินไป โดยเฉพาะอย่างยิ่ง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ชนิด </w:t>
      </w:r>
      <w:r>
        <w:t>LDL (</w:t>
      </w:r>
      <w:r>
        <w:rPr>
          <w:rFonts w:cs="Cordia New"/>
          <w:cs/>
        </w:rPr>
        <w:t>ไขมันไม่ดี) อาจเพิ่มความเ</w:t>
      </w:r>
      <w:r>
        <w:rPr>
          <w:rFonts w:cs="Cordia New"/>
          <w:cs/>
        </w:rPr>
        <w:t>สี่ยงต่อโรคหัวใจและหลอดเลือดได้</w:t>
      </w:r>
      <w:r>
        <w:t xml:space="preserve"> </w:t>
      </w:r>
      <w:r>
        <w:fldChar w:fldCharType="begin">
          <w:fldData xml:space="preserve">PEVuZE5vdGU+PENpdGU+PEF1dGhvcj5LaG9ucHV0c2E8L0F1dGhvcj48WWVhcj4yMDEwPC9ZZWFy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LaG9ucHV0c2E8L0F1dGhvcj48WWVhcj4yMDEwPC9ZZWFy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Khonputsa et al., 2010)</w:t>
      </w:r>
      <w:r>
        <w:fldChar w:fldCharType="end"/>
      </w:r>
    </w:p>
    <w:p w:rsidR="00156125" w:rsidRDefault="00156125" w:rsidP="00156125">
      <w:pPr>
        <w:rPr>
          <w:rFonts w:hint="cs"/>
          <w:cs/>
        </w:rPr>
      </w:pP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>คืออะไร</w:t>
      </w:r>
      <w:r>
        <w:t>?</w:t>
      </w:r>
      <w:r w:rsidR="0050195B">
        <w:fldChar w:fldCharType="begin">
          <w:fldData xml:space="preserve">PEVuZE5vdGU+PENpdGU+PEF1dGhvcj5CdWRkaGFyaTwvQXV0aG9yPjxZZWFyPjIwMjA8L1llYXI+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</w:fldData>
        </w:fldChar>
      </w:r>
      <w:r w:rsidR="0050195B">
        <w:instrText xml:space="preserve"> ADDIN EN.CITE </w:instrText>
      </w:r>
      <w:r w:rsidR="0050195B">
        <w:fldChar w:fldCharType="begin">
          <w:fldData xml:space="preserve">PEVuZE5vdGU+PENpdGU+PEF1dGhvcj5CdWRkaGFyaTwvQXV0aG9yPjxZZWFyPjIwMjA8L1llYXI+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</w:fldData>
        </w:fldChar>
      </w:r>
      <w:r w:rsidR="0050195B">
        <w:instrText xml:space="preserve"> ADDIN EN.CITE.DATA </w:instrText>
      </w:r>
      <w:r w:rsidR="0050195B">
        <w:fldChar w:fldCharType="end"/>
      </w:r>
      <w:r w:rsidR="0050195B">
        <w:fldChar w:fldCharType="separate"/>
      </w:r>
      <w:r w:rsidR="0050195B">
        <w:rPr>
          <w:noProof/>
        </w:rPr>
        <w:t>(</w:t>
      </w:r>
      <w:proofErr w:type="spellStart"/>
      <w:r w:rsidR="0050195B">
        <w:rPr>
          <w:noProof/>
        </w:rPr>
        <w:t>Buddhari</w:t>
      </w:r>
      <w:proofErr w:type="spellEnd"/>
      <w:r w:rsidR="0050195B">
        <w:rPr>
          <w:noProof/>
        </w:rPr>
        <w:t xml:space="preserve"> et al., 2020, Khonputsa et al., 2</w:t>
      </w:r>
      <w:bookmarkStart w:id="0" w:name="_GoBack"/>
      <w:bookmarkEnd w:id="0"/>
      <w:r w:rsidR="0050195B">
        <w:rPr>
          <w:noProof/>
        </w:rPr>
        <w:t>010, Sonsok et al., 2020)</w:t>
      </w:r>
      <w:r w:rsidR="0050195B">
        <w:fldChar w:fldCharType="end"/>
      </w:r>
    </w:p>
    <w:p w:rsidR="00156125" w:rsidRDefault="00156125" w:rsidP="00156125"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เป็นไขมันชนิดหนึ่งที่พบได้ในทุกเซลล์ของร่างกาย และมีความสำคัญต่อการทำงานหลายอย่าง เช่น การสร้างฮอร์โมน วิตามินดี และน้ำดี </w:t>
      </w:r>
    </w:p>
    <w:p w:rsidR="00156125" w:rsidRDefault="00156125" w:rsidP="00156125">
      <w:r>
        <w:rPr>
          <w:rFonts w:cs="Cordia New"/>
          <w:cs/>
        </w:rPr>
        <w:t>ร่างกายสามารถสร้าง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ได้เอง และยังได้รับจากอาหารที่บริโภคเข้าไป โดยเฉพาะอาหารที่มีไขมันอิ่มตัวสูง </w:t>
      </w:r>
    </w:p>
    <w:p w:rsidR="00156125" w:rsidRDefault="00156125" w:rsidP="00156125"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>มีกี่ชนิด</w:t>
      </w:r>
      <w:r>
        <w:t>?</w:t>
      </w:r>
    </w:p>
    <w:p w:rsidR="00156125" w:rsidRDefault="00156125" w:rsidP="00156125">
      <w:r>
        <w:t>LDL-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 (</w:t>
      </w:r>
      <w:r>
        <w:t>Low-Density Lipoprotein Cholesterol):</w:t>
      </w:r>
    </w:p>
    <w:p w:rsidR="00156125" w:rsidRDefault="00156125" w:rsidP="00156125">
      <w:r>
        <w:rPr>
          <w:rFonts w:cs="Cordia New"/>
          <w:cs/>
        </w:rPr>
        <w:t>หรือที่เรียกกันทั่วไปว่า "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ไม่ดี" เพราะเมื่อมีปริมาณสูง จะไปสะสมในหลอดเลือด ทำให้เกิดการอุดตันและเพิ่มความเสี่ยงต่อโรคหลอดเลือดหัวใจและหลอดเลือดสมอง </w:t>
      </w:r>
    </w:p>
    <w:p w:rsidR="00156125" w:rsidRDefault="00156125" w:rsidP="00156125">
      <w:r>
        <w:t>HDL-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 (</w:t>
      </w:r>
      <w:r>
        <w:t>High-Density Lipoprotein Cholesterol):</w:t>
      </w:r>
    </w:p>
    <w:p w:rsidR="00156125" w:rsidRDefault="00156125" w:rsidP="00156125">
      <w:r>
        <w:rPr>
          <w:rFonts w:cs="Cordia New"/>
          <w:cs/>
        </w:rPr>
        <w:t>หรือที่เรียกกันทั่วไปว่า "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>ดี" เพราะทำหน้าที่นำ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ส่วนเกินออกจากหลอดเลือด </w:t>
      </w:r>
    </w:p>
    <w:p w:rsidR="00156125" w:rsidRDefault="00156125" w:rsidP="00156125">
      <w:r>
        <w:rPr>
          <w:rFonts w:cs="Cordia New"/>
          <w:cs/>
        </w:rPr>
        <w:t>ไตรกลี</w:t>
      </w:r>
      <w:proofErr w:type="spellStart"/>
      <w:r>
        <w:rPr>
          <w:rFonts w:cs="Cordia New"/>
          <w:cs/>
        </w:rPr>
        <w:t>เซอไรด์</w:t>
      </w:r>
      <w:proofErr w:type="spellEnd"/>
      <w:r>
        <w:rPr>
          <w:rFonts w:cs="Cordia New"/>
          <w:cs/>
        </w:rPr>
        <w:t>:</w:t>
      </w:r>
    </w:p>
    <w:p w:rsidR="00156125" w:rsidRDefault="00156125" w:rsidP="00156125">
      <w:r>
        <w:rPr>
          <w:rFonts w:cs="Cordia New"/>
          <w:cs/>
        </w:rPr>
        <w:t xml:space="preserve">เป็นไขมันอีกชนิดหนึ่งที่ร่างกายได้รับจากอาหาร และหากมีปริมาณสูง ก็สามารถเพิ่มความเสี่ยงต่อโรคหัวใจและหลอดเลือดได้เช่นกัน </w:t>
      </w:r>
    </w:p>
    <w:p w:rsidR="00156125" w:rsidRDefault="00156125" w:rsidP="00156125">
      <w:r>
        <w:rPr>
          <w:rFonts w:cs="Cordia New"/>
          <w:cs/>
        </w:rPr>
        <w:t>ความสำคัญของระดับ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>ที่เหมาะสม</w:t>
      </w:r>
    </w:p>
    <w:p w:rsidR="00156125" w:rsidRDefault="00156125" w:rsidP="00156125">
      <w:r>
        <w:rPr>
          <w:rFonts w:cs="Cordia New"/>
          <w:cs/>
        </w:rPr>
        <w:t>เพื่อให้ร่างกายทำงานได้อย่างมีประสิทธิภาพ ควรควบคุมระดับ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ให้อยู่ในเกณฑ์ที่เหมาะสม </w:t>
      </w:r>
    </w:p>
    <w:p w:rsidR="00156125" w:rsidRDefault="00156125" w:rsidP="00156125"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รวม: ควรมีค่าน้อยกว่า </w:t>
      </w:r>
      <w:r>
        <w:t>200</w:t>
      </w:r>
      <w:r>
        <w:rPr>
          <w:rFonts w:cs="Cordia New"/>
          <w:cs/>
        </w:rPr>
        <w:t xml:space="preserve"> มิลลิกรัม/เดซิลิตร </w:t>
      </w:r>
    </w:p>
    <w:p w:rsidR="00156125" w:rsidRDefault="00156125" w:rsidP="00156125">
      <w:r>
        <w:t>LDL-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: ควรมีค่าน้อยกว่า </w:t>
      </w:r>
      <w:r>
        <w:t>100</w:t>
      </w:r>
      <w:r>
        <w:rPr>
          <w:rFonts w:cs="Cordia New"/>
          <w:cs/>
        </w:rPr>
        <w:t xml:space="preserve"> มิลลิกรัม/เดซิลิตร ในผู้ที่มีความเสี่ยงสูง หรือน้อยกว่า </w:t>
      </w:r>
      <w:r>
        <w:t>130</w:t>
      </w:r>
      <w:r>
        <w:rPr>
          <w:rFonts w:cs="Cordia New"/>
          <w:cs/>
        </w:rPr>
        <w:t xml:space="preserve"> มิลลิกรัม/เดซิลิตร ในผู้ที่มีความเสี่ยงปานกลาง </w:t>
      </w:r>
    </w:p>
    <w:p w:rsidR="00156125" w:rsidRDefault="00156125" w:rsidP="00156125">
      <w:r>
        <w:t>HDL-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: ควรมีค่ามากกว่า </w:t>
      </w:r>
      <w:r>
        <w:t>40</w:t>
      </w:r>
      <w:r>
        <w:rPr>
          <w:rFonts w:cs="Cordia New"/>
          <w:cs/>
        </w:rPr>
        <w:t xml:space="preserve"> มิลลิกรัม/เดซิลิตร ในผู้ชาย และมากกว่า </w:t>
      </w:r>
      <w:r>
        <w:t>50</w:t>
      </w:r>
      <w:r>
        <w:rPr>
          <w:rFonts w:cs="Cordia New"/>
          <w:cs/>
        </w:rPr>
        <w:t xml:space="preserve"> มิลลิกรัม/เดซิลิตร ในผู้หญิง </w:t>
      </w:r>
    </w:p>
    <w:p w:rsidR="00156125" w:rsidRDefault="00156125" w:rsidP="00156125">
      <w:r>
        <w:rPr>
          <w:rFonts w:cs="Cordia New"/>
          <w:cs/>
        </w:rPr>
        <w:t>วิธีการควบคุมระดับ</w:t>
      </w:r>
      <w:proofErr w:type="spellStart"/>
      <w:r>
        <w:rPr>
          <w:rFonts w:cs="Cordia New"/>
          <w:cs/>
        </w:rPr>
        <w:t>คอเลสเตอรอล</w:t>
      </w:r>
      <w:proofErr w:type="spellEnd"/>
    </w:p>
    <w:p w:rsidR="00156125" w:rsidRDefault="00156125" w:rsidP="00156125">
      <w:r>
        <w:rPr>
          <w:rFonts w:cs="Cordia New"/>
          <w:cs/>
        </w:rPr>
        <w:t>รับประทานอาหารที่มีประโยชน์:</w:t>
      </w:r>
    </w:p>
    <w:p w:rsidR="00156125" w:rsidRDefault="00156125" w:rsidP="00156125">
      <w:r>
        <w:rPr>
          <w:rFonts w:cs="Cordia New"/>
          <w:cs/>
        </w:rPr>
        <w:t xml:space="preserve">ลดอาหารที่มีไขมันอิ่มตัวสูง เช่น เครื่องในสัตว์ เนื้อสัตว์ติดมัน อาหารทะเล และอาหารแปรรูป </w:t>
      </w:r>
    </w:p>
    <w:p w:rsidR="00156125" w:rsidRDefault="00156125" w:rsidP="00156125">
      <w:r>
        <w:rPr>
          <w:rFonts w:cs="Cordia New"/>
          <w:cs/>
        </w:rPr>
        <w:t>ออกกำลังกายสม่ำเสมอ:</w:t>
      </w:r>
    </w:p>
    <w:p w:rsidR="00156125" w:rsidRDefault="00156125" w:rsidP="00156125">
      <w:r>
        <w:rPr>
          <w:rFonts w:cs="Cordia New"/>
          <w:cs/>
        </w:rPr>
        <w:lastRenderedPageBreak/>
        <w:t xml:space="preserve">การออกกำลังกายช่วยเพิ่มระดับ </w:t>
      </w:r>
      <w:r>
        <w:t>HDL-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 และลดระดับ </w:t>
      </w:r>
      <w:r>
        <w:t>LDL-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 </w:t>
      </w:r>
    </w:p>
    <w:p w:rsidR="00156125" w:rsidRDefault="00156125" w:rsidP="00156125">
      <w:r>
        <w:rPr>
          <w:rFonts w:cs="Cordia New"/>
          <w:cs/>
        </w:rPr>
        <w:t>ควบคุมน้ำหนัก:</w:t>
      </w:r>
    </w:p>
    <w:p w:rsidR="00156125" w:rsidRDefault="00156125" w:rsidP="00156125">
      <w:r>
        <w:rPr>
          <w:rFonts w:cs="Cordia New"/>
          <w:cs/>
        </w:rPr>
        <w:t>การมีน้ำหนักเกินหรือเป็นโรคอ้วน สามารถเพิ่มความเสี่ยงต่อการมีระดับ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สูง </w:t>
      </w:r>
    </w:p>
    <w:p w:rsidR="00156125" w:rsidRDefault="00156125" w:rsidP="00156125">
      <w:r>
        <w:rPr>
          <w:rFonts w:cs="Cordia New"/>
          <w:cs/>
        </w:rPr>
        <w:t>หลีกเลี่ยงการสูบบุหรี่:</w:t>
      </w:r>
    </w:p>
    <w:p w:rsidR="00156125" w:rsidRDefault="00156125" w:rsidP="00156125">
      <w:r>
        <w:rPr>
          <w:rFonts w:cs="Cordia New"/>
          <w:cs/>
        </w:rPr>
        <w:t xml:space="preserve">การสูบบุหรี่ทำลายหลอดเลือดและเพิ่มความเสี่ยงต่อโรคหัวใจและหลอดเลือด </w:t>
      </w:r>
    </w:p>
    <w:p w:rsidR="00156125" w:rsidRDefault="00156125" w:rsidP="00156125">
      <w:r>
        <w:rPr>
          <w:rFonts w:cs="Cordia New"/>
          <w:cs/>
        </w:rPr>
        <w:t>ปรึกษาแพทย์:</w:t>
      </w:r>
    </w:p>
    <w:p w:rsidR="00156125" w:rsidRDefault="00156125" w:rsidP="00156125">
      <w:r>
        <w:rPr>
          <w:rFonts w:cs="Cordia New"/>
          <w:cs/>
        </w:rPr>
        <w:t>หากมีข้อสงสัยเกี่ยวกับระดับ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 หรือต้องการคำแนะนำในการปรับเปลี่ยนพฤติกรรม ควรปรึกษาแพทย์หรือผู้เชี่ยวชาญด้านสุขภาพ </w:t>
      </w:r>
    </w:p>
    <w:p w:rsidR="00156125" w:rsidRDefault="00156125" w:rsidP="00156125">
      <w:r>
        <w:rPr>
          <w:rFonts w:cs="Cordia New"/>
          <w:cs/>
        </w:rPr>
        <w:t>ความเสี่ยงจาก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>สูง</w:t>
      </w:r>
    </w:p>
    <w:p w:rsidR="00156125" w:rsidRDefault="00156125" w:rsidP="00156125">
      <w:r>
        <w:rPr>
          <w:rFonts w:cs="Cordia New"/>
          <w:cs/>
        </w:rPr>
        <w:t>โรคหลอดเลือดหัวใจ:</w:t>
      </w:r>
    </w:p>
    <w:p w:rsidR="00156125" w:rsidRDefault="00156125" w:rsidP="00156125"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 </w:t>
      </w:r>
      <w:r>
        <w:t xml:space="preserve">LDL </w:t>
      </w:r>
      <w:r>
        <w:rPr>
          <w:rFonts w:cs="Cordia New"/>
          <w:cs/>
        </w:rPr>
        <w:t>ที่สะสมในหลอดเลือด ทำให้หลอดเลือดตีบตัน และเพิ่มความเสี่ยงต่อการเกิดภาวะกล้ามเนื้อหัวใจตายเฉียบพลัน</w:t>
      </w:r>
    </w:p>
    <w:p w:rsidR="00156125" w:rsidRDefault="00156125" w:rsidP="00156125">
      <w:r>
        <w:rPr>
          <w:rFonts w:cs="Cordia New"/>
          <w:cs/>
        </w:rPr>
        <w:t>โรคหลอดเลือดสมอง:</w:t>
      </w:r>
    </w:p>
    <w:p w:rsidR="00156125" w:rsidRDefault="00156125" w:rsidP="00156125">
      <w:r>
        <w:rPr>
          <w:rFonts w:cs="Cordia New"/>
          <w:cs/>
        </w:rPr>
        <w:t>การอุดตันของหลอดเลือดสมองจาก</w:t>
      </w:r>
      <w:proofErr w:type="spellStart"/>
      <w:r>
        <w:rPr>
          <w:rFonts w:cs="Cordia New"/>
          <w:cs/>
        </w:rPr>
        <w:t>คอเลสเตอรอล</w:t>
      </w:r>
      <w:proofErr w:type="spellEnd"/>
      <w:r>
        <w:rPr>
          <w:rFonts w:cs="Cordia New"/>
          <w:cs/>
        </w:rPr>
        <w:t xml:space="preserve"> ทำให้เกิดภาวะสมองขาดเลือด หรืออัมพฤกษ์ อัมพาต</w:t>
      </w:r>
      <w:r w:rsidR="0035480A">
        <w:rPr>
          <w:rFonts w:cs="Cordia New"/>
          <w:cs/>
        </w:rPr>
        <w:fldChar w:fldCharType="begin"/>
      </w:r>
      <w:r w:rsidR="0035480A">
        <w:rPr>
          <w:rFonts w:cs="Cordia New"/>
        </w:rPr>
        <w:instrText xml:space="preserve"> ADDIN EN.CITE &lt;EndNote&gt;&lt;Cite&gt;&lt;Author&gt;</w:instrText>
      </w:r>
      <w:r w:rsidR="0035480A">
        <w:rPr>
          <w:rFonts w:cs="Cordia New"/>
          <w:cs/>
        </w:rPr>
        <w:instrText>แซ่หวัง</w:instrText>
      </w:r>
      <w:r w:rsidR="0035480A">
        <w:rPr>
          <w:rFonts w:cs="Cordia New"/>
        </w:rPr>
        <w:instrText>&lt;/Author&gt;&lt;Year&gt;</w:instrText>
      </w:r>
      <w:r w:rsidR="0035480A">
        <w:rPr>
          <w:rFonts w:cs="Cordia New"/>
          <w:cs/>
        </w:rPr>
        <w:instrText>2565</w:instrText>
      </w:r>
      <w:r w:rsidR="0035480A">
        <w:rPr>
          <w:rFonts w:cs="Cordia New"/>
        </w:rPr>
        <w:instrText>&lt;/Year&gt;&lt;RecNum&gt;</w:instrText>
      </w:r>
      <w:r w:rsidR="0035480A">
        <w:rPr>
          <w:rFonts w:cs="Cordia New"/>
          <w:cs/>
        </w:rPr>
        <w:instrText>11</w:instrText>
      </w:r>
      <w:r w:rsidR="0035480A">
        <w:rPr>
          <w:rFonts w:cs="Cordia New"/>
        </w:rPr>
        <w:instrText>&lt;/RecNum&gt;&lt;DisplayText&gt;(&lt;style size="</w:instrText>
      </w:r>
      <w:r w:rsidR="0035480A">
        <w:rPr>
          <w:rFonts w:cs="Cordia New"/>
          <w:cs/>
        </w:rPr>
        <w:instrText>15"</w:instrText>
      </w:r>
      <w:r w:rsidR="0035480A">
        <w:rPr>
          <w:rFonts w:cs="Cordia New"/>
        </w:rPr>
        <w:instrText>&gt;</w:instrText>
      </w:r>
      <w:r w:rsidR="0035480A">
        <w:rPr>
          <w:rFonts w:cs="Cordia New"/>
          <w:cs/>
        </w:rPr>
        <w:instrText>แซ่หวัง</w:instrText>
      </w:r>
      <w:r w:rsidR="0035480A">
        <w:rPr>
          <w:rFonts w:cs="Cordia New"/>
        </w:rPr>
        <w:instrText>&lt;/style&gt;, &lt;style size="</w:instrText>
      </w:r>
      <w:r w:rsidR="0035480A">
        <w:rPr>
          <w:rFonts w:cs="Cordia New"/>
          <w:cs/>
        </w:rPr>
        <w:instrText>15"</w:instrText>
      </w:r>
      <w:r w:rsidR="0035480A">
        <w:rPr>
          <w:rFonts w:cs="Cordia New"/>
        </w:rPr>
        <w:instrText>&gt;</w:instrText>
      </w:r>
      <w:r w:rsidR="0035480A">
        <w:rPr>
          <w:rFonts w:cs="Cordia New"/>
          <w:cs/>
        </w:rPr>
        <w:instrText>2565</w:instrText>
      </w:r>
      <w:r w:rsidR="0035480A">
        <w:rPr>
          <w:rFonts w:cs="Cordia New"/>
        </w:rPr>
        <w:instrText>&lt;/style&gt;)&lt;/DisplayText&gt;&lt;record&gt;&lt;rec-number&gt;</w:instrText>
      </w:r>
      <w:r w:rsidR="0035480A">
        <w:rPr>
          <w:rFonts w:cs="Cordia New"/>
          <w:cs/>
        </w:rPr>
        <w:instrText>11</w:instrText>
      </w:r>
      <w:r w:rsidR="0035480A">
        <w:rPr>
          <w:rFonts w:cs="Cordia New"/>
        </w:rPr>
        <w:instrText>&lt;/rec-number&gt;&lt;foreign-keys&gt;&lt;key app="EN" db-id="</w:instrText>
      </w:r>
      <w:r w:rsidR="0035480A">
        <w:rPr>
          <w:rFonts w:cs="Cordia New"/>
          <w:cs/>
        </w:rPr>
        <w:instrText>2</w:instrText>
      </w:r>
      <w:r w:rsidR="0035480A">
        <w:rPr>
          <w:rFonts w:cs="Cordia New"/>
        </w:rPr>
        <w:instrText>sfv</w:instrText>
      </w:r>
      <w:r w:rsidR="0035480A">
        <w:rPr>
          <w:rFonts w:cs="Cordia New"/>
          <w:cs/>
        </w:rPr>
        <w:instrText>9</w:instrText>
      </w:r>
      <w:r w:rsidR="0035480A">
        <w:rPr>
          <w:rFonts w:cs="Cordia New"/>
        </w:rPr>
        <w:instrText>xve</w:instrText>
      </w:r>
      <w:r w:rsidR="0035480A">
        <w:rPr>
          <w:rFonts w:cs="Cordia New"/>
          <w:cs/>
        </w:rPr>
        <w:instrText>1</w:instrText>
      </w:r>
      <w:r w:rsidR="0035480A">
        <w:rPr>
          <w:rFonts w:cs="Cordia New"/>
        </w:rPr>
        <w:instrText>x</w:instrText>
      </w:r>
      <w:r w:rsidR="0035480A">
        <w:rPr>
          <w:rFonts w:cs="Cordia New"/>
          <w:cs/>
        </w:rPr>
        <w:instrText>5</w:instrText>
      </w:r>
      <w:r w:rsidR="0035480A">
        <w:rPr>
          <w:rFonts w:cs="Cordia New"/>
        </w:rPr>
        <w:instrText>sf</w:instrText>
      </w:r>
      <w:r w:rsidR="0035480A">
        <w:rPr>
          <w:rFonts w:cs="Cordia New"/>
          <w:cs/>
        </w:rPr>
        <w:instrText>9</w:instrText>
      </w:r>
      <w:r w:rsidR="0035480A">
        <w:rPr>
          <w:rFonts w:cs="Cordia New"/>
        </w:rPr>
        <w:instrText>eaeay</w:instrText>
      </w:r>
      <w:r w:rsidR="0035480A">
        <w:rPr>
          <w:rFonts w:cs="Cordia New"/>
          <w:cs/>
        </w:rPr>
        <w:instrText>5</w:instrText>
      </w:r>
      <w:r w:rsidR="0035480A">
        <w:rPr>
          <w:rFonts w:cs="Cordia New"/>
        </w:rPr>
        <w:instrText>dsvas</w:instrText>
      </w:r>
      <w:r w:rsidR="0035480A">
        <w:rPr>
          <w:rFonts w:cs="Cordia New"/>
          <w:cs/>
        </w:rPr>
        <w:instrText>2</w:instrText>
      </w:r>
      <w:r w:rsidR="0035480A">
        <w:rPr>
          <w:rFonts w:cs="Cordia New"/>
        </w:rPr>
        <w:instrText>ps</w:instrText>
      </w:r>
      <w:r w:rsidR="0035480A">
        <w:rPr>
          <w:rFonts w:cs="Cordia New"/>
          <w:cs/>
        </w:rPr>
        <w:instrText>5</w:instrText>
      </w:r>
      <w:r w:rsidR="0035480A">
        <w:rPr>
          <w:rFonts w:cs="Cordia New"/>
        </w:rPr>
        <w:instrText>st</w:instrText>
      </w:r>
      <w:r w:rsidR="0035480A">
        <w:rPr>
          <w:rFonts w:cs="Cordia New"/>
          <w:cs/>
        </w:rPr>
        <w:instrText>5</w:instrText>
      </w:r>
      <w:r w:rsidR="0035480A">
        <w:rPr>
          <w:rFonts w:cs="Cordia New"/>
        </w:rPr>
        <w:instrText>ftfa" timestamp="</w:instrText>
      </w:r>
      <w:r w:rsidR="0035480A">
        <w:rPr>
          <w:rFonts w:cs="Cordia New"/>
          <w:cs/>
        </w:rPr>
        <w:instrText>1751345046"</w:instrText>
      </w:r>
      <w:r w:rsidR="0035480A">
        <w:rPr>
          <w:rFonts w:cs="Cordia New"/>
        </w:rPr>
        <w:instrText>&gt;</w:instrText>
      </w:r>
      <w:r w:rsidR="0035480A">
        <w:rPr>
          <w:rFonts w:cs="Cordia New"/>
          <w:cs/>
        </w:rPr>
        <w:instrText>11</w:instrText>
      </w:r>
      <w:r w:rsidR="0035480A">
        <w:rPr>
          <w:rFonts w:cs="Cordia New"/>
        </w:rPr>
        <w:instrText>&lt;/key&gt;&lt;/foreign-keys&gt;&lt;ref-type name="Thesis"&gt;</w:instrText>
      </w:r>
      <w:r w:rsidR="0035480A">
        <w:rPr>
          <w:rFonts w:cs="Cordia New"/>
          <w:cs/>
        </w:rPr>
        <w:instrText>32</w:instrText>
      </w:r>
      <w:r w:rsidR="0035480A">
        <w:rPr>
          <w:rFonts w:cs="Cordia New"/>
        </w:rPr>
        <w:instrText>&lt;/ref-type&gt;&lt;contributors&gt;&lt;authors&gt;&lt;author&gt;&lt;style face="normal" font="default" charset="</w:instrText>
      </w:r>
      <w:r w:rsidR="0035480A">
        <w:rPr>
          <w:rFonts w:cs="Cordia New"/>
          <w:cs/>
        </w:rPr>
        <w:instrText xml:space="preserve">222" </w:instrText>
      </w:r>
      <w:r w:rsidR="0035480A">
        <w:rPr>
          <w:rFonts w:cs="Cordia New"/>
        </w:rPr>
        <w:instrText>size="</w:instrText>
      </w:r>
      <w:r w:rsidR="0035480A">
        <w:rPr>
          <w:rFonts w:cs="Cordia New"/>
          <w:cs/>
        </w:rPr>
        <w:instrText>15"</w:instrText>
      </w:r>
      <w:r w:rsidR="0035480A">
        <w:rPr>
          <w:rFonts w:cs="Cordia New"/>
        </w:rPr>
        <w:instrText>&gt;</w:instrText>
      </w:r>
      <w:r w:rsidR="0035480A">
        <w:rPr>
          <w:rFonts w:cs="Cordia New"/>
          <w:cs/>
        </w:rPr>
        <w:instrText>คณาธิป แซ่หวัง</w:instrText>
      </w:r>
      <w:r w:rsidR="0035480A">
        <w:rPr>
          <w:rFonts w:cs="Cordia New"/>
        </w:rPr>
        <w:instrText>&lt;/style&gt;&lt;/author&gt;&lt;/authors&gt;&lt;tertiary-authors&gt;&lt;author&gt;&lt;style face="normal" font="default" charset="</w:instrText>
      </w:r>
      <w:r w:rsidR="0035480A">
        <w:rPr>
          <w:rFonts w:cs="Cordia New"/>
          <w:cs/>
        </w:rPr>
        <w:instrText xml:space="preserve">222" </w:instrText>
      </w:r>
      <w:r w:rsidR="0035480A">
        <w:rPr>
          <w:rFonts w:cs="Cordia New"/>
        </w:rPr>
        <w:instrText>size="</w:instrText>
      </w:r>
      <w:r w:rsidR="0035480A">
        <w:rPr>
          <w:rFonts w:cs="Cordia New"/>
          <w:cs/>
        </w:rPr>
        <w:instrText>15"</w:instrText>
      </w:r>
      <w:r w:rsidR="0035480A">
        <w:rPr>
          <w:rFonts w:cs="Cordia New"/>
        </w:rPr>
        <w:instrText>&gt;</w:instrText>
      </w:r>
      <w:r w:rsidR="0035480A">
        <w:rPr>
          <w:rFonts w:cs="Cordia New"/>
          <w:cs/>
        </w:rPr>
        <w:instrText>อิทธิเดช แซ่หวัง</w:instrText>
      </w:r>
      <w:r w:rsidR="0035480A">
        <w:rPr>
          <w:rFonts w:cs="Cordia New"/>
        </w:rPr>
        <w:instrText>&lt;/style&gt;&lt;/author&gt;&lt;/tertiary-authors&gt;&lt;/contributors&gt;&lt;titles&gt;&lt;title&gt;&lt;style face="normal" font="default" charset="</w:instrText>
      </w:r>
      <w:r w:rsidR="0035480A">
        <w:rPr>
          <w:rFonts w:cs="Cordia New"/>
          <w:cs/>
        </w:rPr>
        <w:instrText xml:space="preserve">222" </w:instrText>
      </w:r>
      <w:r w:rsidR="0035480A">
        <w:rPr>
          <w:rFonts w:cs="Cordia New"/>
        </w:rPr>
        <w:instrText>size="</w:instrText>
      </w:r>
      <w:r w:rsidR="0035480A">
        <w:rPr>
          <w:rFonts w:cs="Cordia New"/>
          <w:cs/>
        </w:rPr>
        <w:instrText>15"</w:instrText>
      </w:r>
      <w:r w:rsidR="0035480A">
        <w:rPr>
          <w:rFonts w:cs="Cordia New"/>
        </w:rPr>
        <w:instrText>&gt;</w:instrText>
      </w:r>
      <w:r w:rsidR="0035480A">
        <w:rPr>
          <w:rFonts w:cs="Cordia New"/>
          <w:cs/>
        </w:rPr>
        <w:instrText>หมาหิวน้ำจืด ในมหาวิทยาลัยเกษตรศาสตร์</w:instrText>
      </w:r>
      <w:r w:rsidR="0035480A">
        <w:rPr>
          <w:rFonts w:cs="Cordia New"/>
        </w:rPr>
        <w:instrText>&lt;/style&gt;&lt;/title&gt;&lt;secondary-title&gt;&lt;style face="normal" font="default" charset="</w:instrText>
      </w:r>
      <w:r w:rsidR="0035480A">
        <w:rPr>
          <w:rFonts w:cs="Cordia New"/>
          <w:cs/>
        </w:rPr>
        <w:instrText xml:space="preserve">222" </w:instrText>
      </w:r>
      <w:r w:rsidR="0035480A">
        <w:rPr>
          <w:rFonts w:cs="Cordia New"/>
        </w:rPr>
        <w:instrText>size="</w:instrText>
      </w:r>
      <w:r w:rsidR="0035480A">
        <w:rPr>
          <w:rFonts w:cs="Cordia New"/>
          <w:cs/>
        </w:rPr>
        <w:instrText>15"</w:instrText>
      </w:r>
      <w:r w:rsidR="0035480A">
        <w:rPr>
          <w:rFonts w:cs="Cordia New"/>
        </w:rPr>
        <w:instrText>&gt;</w:instrText>
      </w:r>
      <w:r w:rsidR="0035480A">
        <w:rPr>
          <w:rFonts w:cs="Cordia New"/>
          <w:cs/>
        </w:rPr>
        <w:instrText>วิศวกรรมสัตว์สี่ขา</w:instrText>
      </w:r>
      <w:r w:rsidR="0035480A">
        <w:rPr>
          <w:rFonts w:cs="Cordia New"/>
        </w:rPr>
        <w:instrText>&lt;/style&gt;&lt;/secondary-title&gt;&lt;/titles&gt;&lt;pages&gt;&lt;style face="normal" font="default" charset="</w:instrText>
      </w:r>
      <w:r w:rsidR="0035480A">
        <w:rPr>
          <w:rFonts w:cs="Cordia New"/>
          <w:cs/>
        </w:rPr>
        <w:instrText xml:space="preserve">222" </w:instrText>
      </w:r>
      <w:r w:rsidR="0035480A">
        <w:rPr>
          <w:rFonts w:cs="Cordia New"/>
        </w:rPr>
        <w:instrText>size="</w:instrText>
      </w:r>
      <w:r w:rsidR="0035480A">
        <w:rPr>
          <w:rFonts w:cs="Cordia New"/>
          <w:cs/>
        </w:rPr>
        <w:instrText>15"</w:instrText>
      </w:r>
      <w:r w:rsidR="0035480A">
        <w:rPr>
          <w:rFonts w:cs="Cordia New"/>
        </w:rPr>
        <w:instrText>&gt;</w:instrText>
      </w:r>
      <w:r w:rsidR="0035480A">
        <w:rPr>
          <w:rFonts w:cs="Cordia New"/>
          <w:cs/>
        </w:rPr>
        <w:instrText>100</w:instrText>
      </w:r>
      <w:r w:rsidR="0035480A">
        <w:rPr>
          <w:rFonts w:cs="Cordia New"/>
        </w:rPr>
        <w:instrText>&lt;/style&gt;&lt;/pages&gt;&lt;volume&gt;&lt;style face="normal" font="default" charset="</w:instrText>
      </w:r>
      <w:r w:rsidR="0035480A">
        <w:rPr>
          <w:rFonts w:cs="Cordia New"/>
          <w:cs/>
        </w:rPr>
        <w:instrText xml:space="preserve">222" </w:instrText>
      </w:r>
      <w:r w:rsidR="0035480A">
        <w:rPr>
          <w:rFonts w:cs="Cordia New"/>
        </w:rPr>
        <w:instrText>size="</w:instrText>
      </w:r>
      <w:r w:rsidR="0035480A">
        <w:rPr>
          <w:rFonts w:cs="Cordia New"/>
          <w:cs/>
        </w:rPr>
        <w:instrText>15"</w:instrText>
      </w:r>
      <w:r w:rsidR="0035480A">
        <w:rPr>
          <w:rFonts w:cs="Cordia New"/>
        </w:rPr>
        <w:instrText>&gt;</w:instrText>
      </w:r>
      <w:r w:rsidR="0035480A">
        <w:rPr>
          <w:rFonts w:cs="Cordia New"/>
          <w:cs/>
        </w:rPr>
        <w:instrText>ปริญญาโท</w:instrText>
      </w:r>
      <w:r w:rsidR="0035480A">
        <w:rPr>
          <w:rFonts w:cs="Cordia New"/>
        </w:rPr>
        <w:instrText>&lt;/style&gt;&lt;/volume&gt;&lt;number&gt;&lt;style face="normal" font="default" charset="</w:instrText>
      </w:r>
      <w:r w:rsidR="0035480A">
        <w:rPr>
          <w:rFonts w:cs="Cordia New"/>
          <w:cs/>
        </w:rPr>
        <w:instrText xml:space="preserve">222" </w:instrText>
      </w:r>
      <w:r w:rsidR="0035480A">
        <w:rPr>
          <w:rFonts w:cs="Cordia New"/>
        </w:rPr>
        <w:instrText>size="</w:instrText>
      </w:r>
      <w:r w:rsidR="0035480A">
        <w:rPr>
          <w:rFonts w:cs="Cordia New"/>
          <w:cs/>
        </w:rPr>
        <w:instrText>15"</w:instrText>
      </w:r>
      <w:r w:rsidR="0035480A">
        <w:rPr>
          <w:rFonts w:cs="Cordia New"/>
        </w:rPr>
        <w:instrText>&gt;</w:instrText>
      </w:r>
      <w:r w:rsidR="0035480A">
        <w:rPr>
          <w:rFonts w:cs="Cordia New"/>
          <w:cs/>
        </w:rPr>
        <w:instrText>1</w:instrText>
      </w:r>
      <w:r w:rsidR="0035480A">
        <w:rPr>
          <w:rFonts w:cs="Cordia New"/>
        </w:rPr>
        <w:instrText>&lt;/style&gt;&lt;/number&gt;&lt;dates&gt;&lt;year&gt;&lt;style face="normal" font="default" charset="</w:instrText>
      </w:r>
      <w:r w:rsidR="0035480A">
        <w:rPr>
          <w:rFonts w:cs="Cordia New"/>
          <w:cs/>
        </w:rPr>
        <w:instrText xml:space="preserve">222" </w:instrText>
      </w:r>
      <w:r w:rsidR="0035480A">
        <w:rPr>
          <w:rFonts w:cs="Cordia New"/>
        </w:rPr>
        <w:instrText>size="</w:instrText>
      </w:r>
      <w:r w:rsidR="0035480A">
        <w:rPr>
          <w:rFonts w:cs="Cordia New"/>
          <w:cs/>
        </w:rPr>
        <w:instrText>15"</w:instrText>
      </w:r>
      <w:r w:rsidR="0035480A">
        <w:rPr>
          <w:rFonts w:cs="Cordia New"/>
        </w:rPr>
        <w:instrText>&gt;</w:instrText>
      </w:r>
      <w:r w:rsidR="0035480A">
        <w:rPr>
          <w:rFonts w:cs="Cordia New"/>
          <w:cs/>
        </w:rPr>
        <w:instrText>2565</w:instrText>
      </w:r>
      <w:r w:rsidR="0035480A">
        <w:rPr>
          <w:rFonts w:cs="Cordia New"/>
        </w:rPr>
        <w:instrText>&lt;/style&gt;&lt;/year&gt;&lt;/dates&gt;&lt;pub-location&gt;&lt;style face="normal" font="default" charset="</w:instrText>
      </w:r>
      <w:r w:rsidR="0035480A">
        <w:rPr>
          <w:rFonts w:cs="Cordia New"/>
          <w:cs/>
        </w:rPr>
        <w:instrText xml:space="preserve">222" </w:instrText>
      </w:r>
      <w:r w:rsidR="0035480A">
        <w:rPr>
          <w:rFonts w:cs="Cordia New"/>
        </w:rPr>
        <w:instrText>size="</w:instrText>
      </w:r>
      <w:r w:rsidR="0035480A">
        <w:rPr>
          <w:rFonts w:cs="Cordia New"/>
          <w:cs/>
        </w:rPr>
        <w:instrText>15"</w:instrText>
      </w:r>
      <w:r w:rsidR="0035480A">
        <w:rPr>
          <w:rFonts w:cs="Cordia New"/>
        </w:rPr>
        <w:instrText>&gt;</w:instrText>
      </w:r>
      <w:r w:rsidR="0035480A">
        <w:rPr>
          <w:rFonts w:cs="Cordia New"/>
          <w:cs/>
        </w:rPr>
        <w:instrText>มหาวิทยาลัยเกษตรศาสตร์</w:instrText>
      </w:r>
      <w:r w:rsidR="0035480A">
        <w:rPr>
          <w:rFonts w:cs="Cordia New"/>
        </w:rPr>
        <w:instrText>&lt;/style&gt;&lt;/pub-location&gt;&lt;publisher&gt;&lt;style face="normal" font="default" charset="</w:instrText>
      </w:r>
      <w:r w:rsidR="0035480A">
        <w:rPr>
          <w:rFonts w:cs="Cordia New"/>
          <w:cs/>
        </w:rPr>
        <w:instrText xml:space="preserve">222" </w:instrText>
      </w:r>
      <w:r w:rsidR="0035480A">
        <w:rPr>
          <w:rFonts w:cs="Cordia New"/>
        </w:rPr>
        <w:instrText>size="</w:instrText>
      </w:r>
      <w:r w:rsidR="0035480A">
        <w:rPr>
          <w:rFonts w:cs="Cordia New"/>
          <w:cs/>
        </w:rPr>
        <w:instrText>15"</w:instrText>
      </w:r>
      <w:r w:rsidR="0035480A">
        <w:rPr>
          <w:rFonts w:cs="Cordia New"/>
        </w:rPr>
        <w:instrText>&gt;</w:instrText>
      </w:r>
      <w:r w:rsidR="0035480A">
        <w:rPr>
          <w:rFonts w:cs="Cordia New"/>
          <w:cs/>
        </w:rPr>
        <w:instrText>มหาวิทยาลัยเกษตรศาสตร์</w:instrText>
      </w:r>
      <w:r w:rsidR="0035480A">
        <w:rPr>
          <w:rFonts w:cs="Cordia New"/>
        </w:rPr>
        <w:instrText>&lt;/style&gt;&lt;/publisher&gt;&lt;urls&gt;&lt;/urls&gt;&lt;/record&gt;&lt;/Cite&gt;&lt;/EndNote&gt;</w:instrText>
      </w:r>
      <w:r w:rsidR="0035480A">
        <w:rPr>
          <w:rFonts w:cs="Cordia New"/>
          <w:cs/>
        </w:rPr>
        <w:fldChar w:fldCharType="separate"/>
      </w:r>
      <w:r w:rsidR="0035480A">
        <w:rPr>
          <w:rFonts w:cs="Cordia New"/>
          <w:noProof/>
          <w:cs/>
        </w:rPr>
        <w:t>(</w:t>
      </w:r>
      <w:r w:rsidR="0035480A" w:rsidRPr="0035480A">
        <w:rPr>
          <w:rFonts w:cs="Cordia New"/>
          <w:noProof/>
          <w:sz w:val="30"/>
          <w:cs/>
        </w:rPr>
        <w:t>แซ่หวัง</w:t>
      </w:r>
      <w:r w:rsidR="0035480A">
        <w:rPr>
          <w:rFonts w:cs="Cordia New"/>
          <w:noProof/>
        </w:rPr>
        <w:t xml:space="preserve">, </w:t>
      </w:r>
      <w:r w:rsidR="0035480A" w:rsidRPr="0035480A">
        <w:rPr>
          <w:rFonts w:cs="Cordia New"/>
          <w:noProof/>
          <w:sz w:val="30"/>
          <w:cs/>
        </w:rPr>
        <w:t>2565</w:t>
      </w:r>
      <w:r w:rsidR="0035480A">
        <w:rPr>
          <w:rFonts w:cs="Cordia New"/>
          <w:noProof/>
          <w:cs/>
        </w:rPr>
        <w:t>)</w:t>
      </w:r>
      <w:r w:rsidR="0035480A">
        <w:rPr>
          <w:rFonts w:cs="Cordia New"/>
          <w:cs/>
        </w:rPr>
        <w:fldChar w:fldCharType="end"/>
      </w:r>
    </w:p>
    <w:p w:rsidR="00156125" w:rsidRDefault="00156125" w:rsidP="00156125"/>
    <w:p w:rsidR="0035480A" w:rsidRPr="0035480A" w:rsidRDefault="00156125" w:rsidP="0035480A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5480A" w:rsidRPr="0035480A">
        <w:t xml:space="preserve">BUDDHARI, W., UEROJANAUNGKUL, P., SRIRATANASATHAVORN, C., SUKONTHASARN, A., AMBEGAONKAR, B., BRUDI, P., HORACK, M., LAUTSCH, D., VYAS, A. &amp; GITT, A. K. 2020. Low-Density Lipoprotein Cholesterol Target Attainment in Patients Surviving an Acute Coronary Syndrome in Thailand: Results From the Dyslipidaemia International Study (DYSIS) II. </w:t>
      </w:r>
      <w:r w:rsidR="0035480A" w:rsidRPr="0035480A">
        <w:rPr>
          <w:i/>
        </w:rPr>
        <w:t>Heart Lung Circ,</w:t>
      </w:r>
      <w:r w:rsidR="0035480A" w:rsidRPr="0035480A">
        <w:t xml:space="preserve"> 29</w:t>
      </w:r>
      <w:r w:rsidR="0035480A" w:rsidRPr="0035480A">
        <w:rPr>
          <w:b/>
        </w:rPr>
        <w:t>,</w:t>
      </w:r>
      <w:r w:rsidR="0035480A" w:rsidRPr="0035480A">
        <w:t xml:space="preserve"> 405-413.</w:t>
      </w:r>
    </w:p>
    <w:p w:rsidR="0035480A" w:rsidRPr="0035480A" w:rsidRDefault="0035480A" w:rsidP="0035480A">
      <w:pPr>
        <w:pStyle w:val="EndNoteBibliography"/>
        <w:spacing w:after="0"/>
        <w:ind w:left="720" w:hanging="720"/>
      </w:pPr>
      <w:r w:rsidRPr="0035480A">
        <w:t xml:space="preserve">KHONPUTSA, P., VEERMAN, J. L., VATHESATOGKIT, P., VANAVANAN, S., LIM, S., BERTRAM, M., VOS, T., RATANACHAIWONG, W. &amp; YAMWONG, S. 2010. Blood pressure, cholesterol and cardiovascular disease in Thailand. </w:t>
      </w:r>
      <w:r w:rsidRPr="0035480A">
        <w:rPr>
          <w:i/>
        </w:rPr>
        <w:t>Heart Asia,</w:t>
      </w:r>
      <w:r w:rsidRPr="0035480A">
        <w:t xml:space="preserve"> 2</w:t>
      </w:r>
      <w:r w:rsidRPr="0035480A">
        <w:rPr>
          <w:b/>
        </w:rPr>
        <w:t>,</w:t>
      </w:r>
      <w:r w:rsidRPr="0035480A">
        <w:t xml:space="preserve"> 42-6.</w:t>
      </w:r>
    </w:p>
    <w:p w:rsidR="0035480A" w:rsidRPr="0035480A" w:rsidRDefault="0035480A" w:rsidP="0035480A">
      <w:pPr>
        <w:pStyle w:val="EndNoteBibliography"/>
        <w:spacing w:after="0"/>
        <w:ind w:left="720" w:hanging="720"/>
      </w:pPr>
      <w:r w:rsidRPr="0035480A">
        <w:t xml:space="preserve">SONSOK, S., SARAKARN, P. &amp; SANCHAISURIYA, P. 2020. Comparison of three equations for estimating low-density lipoprotein-cholesterol in the rural northeastern region of Thailand. </w:t>
      </w:r>
      <w:r w:rsidRPr="0035480A">
        <w:rPr>
          <w:i/>
        </w:rPr>
        <w:t>J Clin Lab Anal,</w:t>
      </w:r>
      <w:r w:rsidRPr="0035480A">
        <w:t xml:space="preserve"> 34</w:t>
      </w:r>
      <w:r w:rsidRPr="0035480A">
        <w:rPr>
          <w:b/>
        </w:rPr>
        <w:t>,</w:t>
      </w:r>
      <w:r w:rsidRPr="0035480A">
        <w:t xml:space="preserve"> e23429.</w:t>
      </w:r>
    </w:p>
    <w:p w:rsidR="0035480A" w:rsidRPr="0035480A" w:rsidRDefault="0035480A" w:rsidP="0035480A">
      <w:pPr>
        <w:pStyle w:val="EndNoteBibliography"/>
        <w:ind w:left="720" w:hanging="720"/>
      </w:pPr>
      <w:r w:rsidRPr="0035480A">
        <w:rPr>
          <w:rFonts w:hint="cs"/>
          <w:sz w:val="30"/>
          <w:cs/>
        </w:rPr>
        <w:t>แซ่หวัง</w:t>
      </w:r>
      <w:r w:rsidRPr="0035480A">
        <w:rPr>
          <w:sz w:val="30"/>
        </w:rPr>
        <w:t xml:space="preserve">, </w:t>
      </w:r>
      <w:r w:rsidRPr="0035480A">
        <w:rPr>
          <w:rFonts w:ascii="Browallia New" w:hAnsi="Browallia New" w:cs="Browallia New" w:hint="cs"/>
          <w:sz w:val="30"/>
          <w:cs/>
        </w:rPr>
        <w:t>ค</w:t>
      </w:r>
      <w:r w:rsidRPr="0035480A">
        <w:rPr>
          <w:sz w:val="30"/>
          <w:cs/>
        </w:rPr>
        <w:t>.</w:t>
      </w:r>
      <w:r w:rsidRPr="0035480A">
        <w:rPr>
          <w:cs/>
        </w:rPr>
        <w:t xml:space="preserve"> </w:t>
      </w:r>
      <w:r w:rsidRPr="0035480A">
        <w:rPr>
          <w:sz w:val="30"/>
        </w:rPr>
        <w:t>2565</w:t>
      </w:r>
      <w:r w:rsidRPr="0035480A">
        <w:t xml:space="preserve">. </w:t>
      </w:r>
      <w:r w:rsidRPr="0035480A">
        <w:rPr>
          <w:rFonts w:hint="cs"/>
          <w:i/>
          <w:sz w:val="30"/>
          <w:cs/>
        </w:rPr>
        <w:t>หมาหิวน้ำจืด</w:t>
      </w:r>
      <w:r w:rsidRPr="0035480A">
        <w:rPr>
          <w:i/>
          <w:sz w:val="30"/>
          <w:cs/>
        </w:rPr>
        <w:t xml:space="preserve"> </w:t>
      </w:r>
      <w:r w:rsidRPr="0035480A">
        <w:rPr>
          <w:rFonts w:hint="cs"/>
          <w:i/>
          <w:sz w:val="30"/>
          <w:cs/>
        </w:rPr>
        <w:t>ในมหาวิทยาลัยเกษตรศาสตร์</w:t>
      </w:r>
      <w:r w:rsidRPr="0035480A">
        <w:rPr>
          <w:i/>
          <w:cs/>
        </w:rPr>
        <w:t>.</w:t>
      </w:r>
      <w:r w:rsidRPr="0035480A">
        <w:rPr>
          <w:cs/>
        </w:rPr>
        <w:t xml:space="preserve"> </w:t>
      </w:r>
      <w:r w:rsidRPr="0035480A">
        <w:rPr>
          <w:rFonts w:hint="cs"/>
          <w:sz w:val="30"/>
          <w:cs/>
        </w:rPr>
        <w:t>ปริญญาโท</w:t>
      </w:r>
      <w:r w:rsidRPr="0035480A">
        <w:t xml:space="preserve">, </w:t>
      </w:r>
      <w:r w:rsidRPr="0035480A">
        <w:rPr>
          <w:rFonts w:hint="cs"/>
          <w:sz w:val="30"/>
          <w:cs/>
        </w:rPr>
        <w:t>มหาวิทยาลัยเกษตรศาสตร์</w:t>
      </w:r>
      <w:r w:rsidRPr="0035480A">
        <w:rPr>
          <w:cs/>
        </w:rPr>
        <w:t>.</w:t>
      </w:r>
    </w:p>
    <w:p w:rsidR="007D5A43" w:rsidRDefault="00156125" w:rsidP="00156125">
      <w:r>
        <w:fldChar w:fldCharType="end"/>
      </w:r>
    </w:p>
    <w:sectPr w:rsidR="007D5A43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fv9xve1x5sf9eaeay5dsvas2ps5st5ftfa&quot;&gt;YourMom&lt;record-ids&gt;&lt;item&gt;1&lt;/item&gt;&lt;item&gt;3&lt;/item&gt;&lt;item&gt;9&lt;/item&gt;&lt;item&gt;11&lt;/item&gt;&lt;/record-ids&gt;&lt;/item&gt;&lt;/Libraries&gt;"/>
  </w:docVars>
  <w:rsids>
    <w:rsidRoot w:val="00156125"/>
    <w:rsid w:val="000F08A8"/>
    <w:rsid w:val="00156125"/>
    <w:rsid w:val="0035480A"/>
    <w:rsid w:val="0050195B"/>
    <w:rsid w:val="007D5A43"/>
    <w:rsid w:val="008A12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D947C5A-B738-4CC3-8EC2-EC30D4553C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5612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5612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5612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56125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8396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361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469416">
              <w:marLeft w:val="0"/>
              <w:marRight w:val="0"/>
              <w:marTop w:val="0"/>
              <w:marBottom w:val="3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191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9491204">
              <w:marLeft w:val="0"/>
              <w:marRight w:val="0"/>
              <w:marTop w:val="30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8286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769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4084287">
              <w:marLeft w:val="0"/>
              <w:marRight w:val="0"/>
              <w:marTop w:val="300"/>
              <w:marBottom w:val="1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56990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6701285">
              <w:marLeft w:val="-42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12134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80567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91606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171926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2786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1656620">
                  <w:marLeft w:val="-42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52494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42210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291473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008047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782383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4038512">
                  <w:marLeft w:val="-42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99386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61060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089970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8436182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910429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4143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7906726">
                  <w:marLeft w:val="0"/>
                  <w:marRight w:val="0"/>
                  <w:marTop w:val="30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71715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125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61053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614755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67613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67557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90201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31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4034505">
                  <w:marLeft w:val="0"/>
                  <w:marRight w:val="0"/>
                  <w:marTop w:val="30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328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1631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5549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2388346">
                      <w:marLeft w:val="-42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76837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84232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782492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004671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489902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5193463">
                      <w:marLeft w:val="-42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3491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458538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729105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742031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9303100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8812773">
                      <w:marLeft w:val="-42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55163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663431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347819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760308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11333304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8048251">
                      <w:marLeft w:val="-42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42966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0137658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724916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9285853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8255106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6191706">
                      <w:marLeft w:val="-42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5916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809668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896961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0556928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0658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23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1098428">
                  <w:marLeft w:val="0"/>
                  <w:marRight w:val="0"/>
                  <w:marTop w:val="30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66267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3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1993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5020663">
                      <w:marLeft w:val="-42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37682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1044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89344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7189740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108164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3508544">
                      <w:marLeft w:val="-42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77304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472859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079775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357832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E99159-B481-4AB0-A998-D4D7F65EEA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</TotalTime>
  <Pages>1</Pages>
  <Words>738</Words>
  <Characters>4207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CS</dc:creator>
  <cp:keywords/>
  <dc:description/>
  <cp:lastModifiedBy>OCS</cp:lastModifiedBy>
  <cp:revision>2</cp:revision>
  <dcterms:created xsi:type="dcterms:W3CDTF">2025-07-01T03:54:00Z</dcterms:created>
  <dcterms:modified xsi:type="dcterms:W3CDTF">2025-07-01T04:57:00Z</dcterms:modified>
</cp:coreProperties>
</file>